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6040376" w14:textId="3A10B745" w:rsidR="007E2020" w:rsidRPr="001A2FD5" w:rsidRDefault="001A2FD5" w:rsidP="001A2FD5">
      <w:pPr>
        <w:jc w:val="center"/>
        <w:rPr>
          <w:b/>
          <w:sz w:val="36"/>
          <w:szCs w:val="36"/>
          <w:u w:val="single"/>
        </w:rPr>
      </w:pPr>
      <w:r w:rsidRPr="001A2FD5">
        <w:rPr>
          <w:b/>
          <w:bCs/>
          <w:sz w:val="36"/>
          <w:szCs w:val="36"/>
          <w:u w:val="single"/>
        </w:rPr>
        <w:t xml:space="preserve">Pipeline for calling </w:t>
      </w:r>
      <w:proofErr w:type="gramStart"/>
      <w:r w:rsidR="007E2020" w:rsidRPr="001A2FD5">
        <w:rPr>
          <w:b/>
          <w:bCs/>
          <w:sz w:val="36"/>
          <w:szCs w:val="36"/>
          <w:u w:val="single"/>
        </w:rPr>
        <w:t>TAD</w:t>
      </w:r>
      <w:r w:rsidRPr="001A2FD5">
        <w:rPr>
          <w:b/>
          <w:bCs/>
          <w:sz w:val="36"/>
          <w:szCs w:val="36"/>
          <w:u w:val="single"/>
        </w:rPr>
        <w:t>s</w:t>
      </w:r>
      <w:proofErr w:type="gramEnd"/>
    </w:p>
    <w:p w14:paraId="30319B16" w14:textId="56A009D1" w:rsidR="007B2022" w:rsidRDefault="00AC4656" w:rsidP="00465491">
      <w:pPr>
        <w:spacing w:after="0"/>
      </w:pPr>
      <w:r>
        <w:t xml:space="preserve">This </w:t>
      </w:r>
      <w:r w:rsidR="001739F9">
        <w:t xml:space="preserve">a custom </w:t>
      </w:r>
      <w:r>
        <w:t>pipeline</w:t>
      </w:r>
      <w:r w:rsidR="001739F9">
        <w:t xml:space="preserve"> for identification TAD boundaries</w:t>
      </w:r>
      <w:r>
        <w:t xml:space="preserve"> </w:t>
      </w:r>
      <w:r w:rsidR="00AD09A7">
        <w:t>using</w:t>
      </w:r>
      <w:r w:rsidR="0007074D">
        <w:t xml:space="preserve"> TADbit</w:t>
      </w:r>
      <w:r w:rsidR="0068373D">
        <w:fldChar w:fldCharType="begin"/>
      </w:r>
      <w:r w:rsidR="0068373D">
        <w:instrText xml:space="preserve"> ADDIN ZOTERO_ITEM CSL_CITATION {"citationID":"T7dfkwC9","properties":{"formattedCitation":"\\super 1\\nosupersub{}","plainCitation":"1","noteIndex":0},"citationItems":[{"id":150,"uris":["http://zotero.org/users/11588363/items/KHM4I8GS"],"itemData":{"id":150,"type":"webpage","title":"TADbit","URL":"https://github.com/3DGenomes/TADbit"}}],"schema":"https://github.com/citation-style-language/schema/raw/master/csl-citation.json"} </w:instrText>
      </w:r>
      <w:r w:rsidR="0068373D">
        <w:fldChar w:fldCharType="separate"/>
      </w:r>
      <w:r w:rsidR="0068373D" w:rsidRPr="0068373D">
        <w:rPr>
          <w:rFonts w:ascii="Aptos" w:hAnsi="Aptos" w:cs="Times New Roman"/>
          <w:kern w:val="0"/>
          <w:vertAlign w:val="superscript"/>
        </w:rPr>
        <w:t>1</w:t>
      </w:r>
      <w:r w:rsidR="0068373D">
        <w:fldChar w:fldCharType="end"/>
      </w:r>
      <w:r w:rsidR="0007074D">
        <w:t xml:space="preserve"> </w:t>
      </w:r>
      <w:r>
        <w:t>tad caller</w:t>
      </w:r>
      <w:r w:rsidR="0007074D">
        <w:t xml:space="preserve">. </w:t>
      </w:r>
      <w:r w:rsidR="00335FB9" w:rsidRPr="00335FB9">
        <w:t>The output of different TAD callers does not always agree with each other and can vary substantially depending on the algorithm used.</w:t>
      </w:r>
    </w:p>
    <w:p w14:paraId="689C09B8" w14:textId="77777777" w:rsidR="00B36D97" w:rsidRDefault="00B36D97" w:rsidP="007E2020"/>
    <w:p w14:paraId="5A944D36" w14:textId="7D4BEB00" w:rsidR="0012161C" w:rsidRDefault="00E12EA5" w:rsidP="0012161C">
      <w:pPr>
        <w:pStyle w:val="ListParagraph"/>
        <w:numPr>
          <w:ilvl w:val="0"/>
          <w:numId w:val="1"/>
        </w:numPr>
        <w:spacing w:line="360" w:lineRule="auto"/>
        <w:rPr>
          <w:b/>
          <w:bCs/>
        </w:rPr>
      </w:pPr>
      <w:r>
        <w:rPr>
          <w:b/>
          <w:bCs/>
        </w:rPr>
        <w:t>Generate interaction</w:t>
      </w:r>
      <w:r w:rsidR="00DF271A">
        <w:rPr>
          <w:b/>
          <w:bCs/>
        </w:rPr>
        <w:t>/contact</w:t>
      </w:r>
      <w:r>
        <w:rPr>
          <w:b/>
          <w:bCs/>
        </w:rPr>
        <w:t xml:space="preserve"> matrix using HiC-Pro</w:t>
      </w:r>
      <w:r w:rsidR="006104DB">
        <w:rPr>
          <w:b/>
          <w:bCs/>
        </w:rPr>
        <w:t>:</w:t>
      </w:r>
    </w:p>
    <w:p w14:paraId="3D841E66" w14:textId="6EC8CA2F" w:rsidR="00E12EA5" w:rsidRPr="0012161C" w:rsidRDefault="00E12EA5" w:rsidP="001A53BE">
      <w:pPr>
        <w:pStyle w:val="ListParagraph"/>
        <w:spacing w:line="276" w:lineRule="auto"/>
        <w:rPr>
          <w:b/>
          <w:bCs/>
        </w:rPr>
      </w:pPr>
      <w:r w:rsidRPr="00E12EA5">
        <w:t>Input</w:t>
      </w:r>
      <w:r w:rsidR="00AD09A7">
        <w:t>s</w:t>
      </w:r>
      <w:r w:rsidRPr="00E12EA5">
        <w:t xml:space="preserve"> to</w:t>
      </w:r>
      <w:r w:rsidR="00AD09A7">
        <w:t xml:space="preserve"> this custom pipeline</w:t>
      </w:r>
      <w:r w:rsidRPr="00E12EA5">
        <w:t xml:space="preserve"> </w:t>
      </w:r>
      <w:proofErr w:type="gramStart"/>
      <w:r w:rsidRPr="00E12EA5">
        <w:t>are .matrix</w:t>
      </w:r>
      <w:proofErr w:type="gramEnd"/>
      <w:r w:rsidRPr="00E12EA5">
        <w:t xml:space="preserve"> and </w:t>
      </w:r>
      <w:r w:rsidR="00C26464">
        <w:t>_</w:t>
      </w:r>
      <w:proofErr w:type="spellStart"/>
      <w:r w:rsidRPr="00E12EA5">
        <w:t>abs.bed</w:t>
      </w:r>
      <w:proofErr w:type="spellEnd"/>
      <w:r w:rsidRPr="00E12EA5">
        <w:t xml:space="preserve"> files generated by HiC-Pro.</w:t>
      </w:r>
      <w:r w:rsidR="0012161C">
        <w:t xml:space="preserve"> You should have them ready before calling TADs. The </w:t>
      </w:r>
      <w:r w:rsidR="00407FAD">
        <w:t>pipeline</w:t>
      </w:r>
      <w:r w:rsidR="0031321D">
        <w:t xml:space="preserve"> to generate interaction</w:t>
      </w:r>
      <w:r w:rsidR="00847346">
        <w:t>/contact</w:t>
      </w:r>
      <w:r w:rsidR="0031321D">
        <w:t xml:space="preserve"> matrices using HiC-Pro </w:t>
      </w:r>
      <w:r w:rsidR="001C1B7F">
        <w:t xml:space="preserve">starting from FASTQ files </w:t>
      </w:r>
      <w:r w:rsidR="0031321D">
        <w:t xml:space="preserve">is outlined in a separate </w:t>
      </w:r>
      <w:r w:rsidR="00407FAD">
        <w:t>document</w:t>
      </w:r>
      <w:r w:rsidR="00BE5849">
        <w:t xml:space="preserve"> </w:t>
      </w:r>
      <w:hyperlink r:id="rId8" w:history="1">
        <w:r w:rsidR="00BE5849" w:rsidRPr="00156198">
          <w:rPr>
            <w:rStyle w:val="Hyperlink"/>
          </w:rPr>
          <w:t>here</w:t>
        </w:r>
      </w:hyperlink>
      <w:r w:rsidR="00407FAD">
        <w:t>.</w:t>
      </w:r>
    </w:p>
    <w:p w14:paraId="37B512A1" w14:textId="77777777" w:rsidR="00E12EA5" w:rsidRPr="00E12EA5" w:rsidRDefault="00E12EA5" w:rsidP="00E12EA5">
      <w:pPr>
        <w:pStyle w:val="ListParagraph"/>
      </w:pPr>
    </w:p>
    <w:p w14:paraId="5DDAF81A" w14:textId="64834B7F" w:rsidR="000F1B8B" w:rsidRPr="00BD6D6F" w:rsidRDefault="000F1B8B" w:rsidP="00360FA3">
      <w:pPr>
        <w:pStyle w:val="ListParagraph"/>
        <w:numPr>
          <w:ilvl w:val="0"/>
          <w:numId w:val="1"/>
        </w:numPr>
        <w:spacing w:line="360" w:lineRule="auto"/>
        <w:rPr>
          <w:b/>
          <w:bCs/>
        </w:rPr>
      </w:pPr>
      <w:r w:rsidRPr="00BD6D6F">
        <w:rPr>
          <w:b/>
          <w:bCs/>
        </w:rPr>
        <w:t>Call TAD</w:t>
      </w:r>
      <w:r w:rsidR="00BD6D6F" w:rsidRPr="00BD6D6F">
        <w:rPr>
          <w:b/>
          <w:bCs/>
        </w:rPr>
        <w:t>s</w:t>
      </w:r>
      <w:r w:rsidR="006104DB">
        <w:rPr>
          <w:b/>
          <w:bCs/>
        </w:rPr>
        <w:t>:</w:t>
      </w:r>
    </w:p>
    <w:p w14:paraId="08FCCBE4" w14:textId="3FA1C1F8" w:rsidR="00690DAB" w:rsidRDefault="00A66F0D" w:rsidP="00BE0031">
      <w:pPr>
        <w:pStyle w:val="ListParagraph"/>
      </w:pPr>
      <w:r>
        <w:t xml:space="preserve">The python script to </w:t>
      </w:r>
      <w:r w:rsidR="00940327">
        <w:t xml:space="preserve">call TADs using </w:t>
      </w:r>
      <w:proofErr w:type="spellStart"/>
      <w:r w:rsidR="00940327">
        <w:t>TADbit</w:t>
      </w:r>
      <w:proofErr w:type="spellEnd"/>
      <w:r w:rsidR="00940327">
        <w:t xml:space="preserve"> </w:t>
      </w:r>
      <w:r w:rsidR="00A07E3C">
        <w:t>can be downloaded from</w:t>
      </w:r>
      <w:r w:rsidR="00CF32C9">
        <w:t xml:space="preserve"> </w:t>
      </w:r>
      <w:hyperlink r:id="rId9" w:history="1">
        <w:r w:rsidR="00CF32C9" w:rsidRPr="00CF32C9">
          <w:rPr>
            <w:rStyle w:val="Hyperlink"/>
          </w:rPr>
          <w:t>he</w:t>
        </w:r>
        <w:r w:rsidR="00CF32C9" w:rsidRPr="00CF32C9">
          <w:rPr>
            <w:rStyle w:val="Hyperlink"/>
          </w:rPr>
          <w:t>r</w:t>
        </w:r>
        <w:r w:rsidR="00CF32C9" w:rsidRPr="00CF32C9">
          <w:rPr>
            <w:rStyle w:val="Hyperlink"/>
          </w:rPr>
          <w:t>e</w:t>
        </w:r>
      </w:hyperlink>
      <w:r w:rsidR="00CF32C9">
        <w:t>.</w:t>
      </w:r>
      <w:r w:rsidR="008405F1">
        <w:t xml:space="preserve"> This script output</w:t>
      </w:r>
      <w:r w:rsidR="002A316E">
        <w:t>s</w:t>
      </w:r>
      <w:r w:rsidR="008405F1">
        <w:t xml:space="preserve"> TADs in bed file</w:t>
      </w:r>
      <w:r w:rsidR="00667B34">
        <w:t>s for</w:t>
      </w:r>
      <w:r w:rsidR="008405F1">
        <w:t xml:space="preserve"> </w:t>
      </w:r>
      <w:r w:rsidR="00A172CE">
        <w:t>every</w:t>
      </w:r>
      <w:r w:rsidR="00B8647E">
        <w:t xml:space="preserve"> </w:t>
      </w:r>
      <w:r w:rsidR="000120C5">
        <w:t xml:space="preserve">given </w:t>
      </w:r>
      <w:r w:rsidR="00A172CE">
        <w:t>chromosome</w:t>
      </w:r>
      <w:r w:rsidR="00B8647E">
        <w:t xml:space="preserve"> </w:t>
      </w:r>
      <w:r w:rsidR="00A172CE">
        <w:t xml:space="preserve">at </w:t>
      </w:r>
      <w:r w:rsidR="000120C5">
        <w:t xml:space="preserve">specified </w:t>
      </w:r>
      <w:r w:rsidR="00B8647E">
        <w:t>resolutions</w:t>
      </w:r>
      <w:r w:rsidR="00C47075">
        <w:t xml:space="preserve">. </w:t>
      </w:r>
      <w:r w:rsidR="000120C5">
        <w:t>Please m</w:t>
      </w:r>
      <w:r w:rsidR="009B0E00">
        <w:t xml:space="preserve">odify </w:t>
      </w:r>
      <w:r w:rsidR="004D1748">
        <w:t>input</w:t>
      </w:r>
      <w:r w:rsidR="009B0E00">
        <w:t xml:space="preserve"> arguments</w:t>
      </w:r>
      <w:r w:rsidR="009A24D8">
        <w:t xml:space="preserve"> at the beginning of the</w:t>
      </w:r>
      <w:r w:rsidR="009B0E00">
        <w:t xml:space="preserve"> </w:t>
      </w:r>
      <w:r w:rsidR="009A24D8">
        <w:t>script</w:t>
      </w:r>
      <w:r w:rsidR="000120C5">
        <w:t xml:space="preserve"> (lines </w:t>
      </w:r>
      <w:r w:rsidR="00A62468">
        <w:t>13-18</w:t>
      </w:r>
      <w:r w:rsidR="000120C5">
        <w:t>)</w:t>
      </w:r>
      <w:r w:rsidR="009B0E00">
        <w:t xml:space="preserve"> </w:t>
      </w:r>
      <w:r w:rsidR="00690DAB">
        <w:t xml:space="preserve">as required </w:t>
      </w:r>
      <w:r w:rsidR="009B0E00">
        <w:t xml:space="preserve">and </w:t>
      </w:r>
      <w:r w:rsidR="00992ABC">
        <w:t>run the script</w:t>
      </w:r>
      <w:r w:rsidR="00E24CAA">
        <w:t xml:space="preserve">. </w:t>
      </w:r>
      <w:r w:rsidR="00BE0031">
        <w:t xml:space="preserve">After </w:t>
      </w:r>
      <w:r w:rsidR="00E059CB">
        <w:t xml:space="preserve">a </w:t>
      </w:r>
      <w:r w:rsidR="00BE0031">
        <w:t>successful run y</w:t>
      </w:r>
      <w:r w:rsidR="00E24CAA">
        <w:t xml:space="preserve">ou </w:t>
      </w:r>
      <w:r w:rsidR="00BE0031">
        <w:t xml:space="preserve">should get TAD </w:t>
      </w:r>
      <w:r w:rsidR="00D40F33">
        <w:t>domains</w:t>
      </w:r>
      <w:r w:rsidR="00E24CAA">
        <w:t xml:space="preserve"> </w:t>
      </w:r>
      <w:r w:rsidR="00D2181E">
        <w:t xml:space="preserve">bed </w:t>
      </w:r>
      <w:r w:rsidR="00BE0031">
        <w:t xml:space="preserve">files </w:t>
      </w:r>
      <w:r w:rsidR="00E059CB">
        <w:t xml:space="preserve">in output directory </w:t>
      </w:r>
      <w:r w:rsidR="00D2181E">
        <w:t xml:space="preserve">for each </w:t>
      </w:r>
      <w:r w:rsidR="00BE0031">
        <w:t>chromosome</w:t>
      </w:r>
      <w:r w:rsidR="00550600">
        <w:t xml:space="preserve"> </w:t>
      </w:r>
      <w:r w:rsidR="00A62468">
        <w:t>&amp;</w:t>
      </w:r>
      <w:r w:rsidR="00550600">
        <w:t xml:space="preserve"> resolution.</w:t>
      </w:r>
    </w:p>
    <w:p w14:paraId="4D5E8498" w14:textId="77777777" w:rsidR="00E12EA5" w:rsidRDefault="00E12EA5" w:rsidP="001F194B">
      <w:pPr>
        <w:pStyle w:val="ListParagraph"/>
        <w:ind w:left="1080"/>
      </w:pPr>
    </w:p>
    <w:p w14:paraId="375788A5" w14:textId="1BF42194" w:rsidR="0068373D" w:rsidRPr="00BD6D6F" w:rsidRDefault="000F1B8B" w:rsidP="00360FA3">
      <w:pPr>
        <w:pStyle w:val="ListParagraph"/>
        <w:numPr>
          <w:ilvl w:val="0"/>
          <w:numId w:val="1"/>
        </w:numPr>
        <w:spacing w:line="360" w:lineRule="auto"/>
        <w:rPr>
          <w:b/>
          <w:bCs/>
        </w:rPr>
      </w:pPr>
      <w:r w:rsidRPr="00BD6D6F">
        <w:rPr>
          <w:b/>
          <w:bCs/>
        </w:rPr>
        <w:t>Plot TADs</w:t>
      </w:r>
      <w:r w:rsidR="006104DB">
        <w:rPr>
          <w:b/>
          <w:bCs/>
        </w:rPr>
        <w:t>:</w:t>
      </w:r>
    </w:p>
    <w:p w14:paraId="1A3E4E60" w14:textId="66E5959E" w:rsidR="006C3140" w:rsidRDefault="00A835A2" w:rsidP="006C3140">
      <w:pPr>
        <w:pStyle w:val="ListParagraph"/>
        <w:ind w:left="765"/>
      </w:pPr>
      <w:r>
        <w:t>TADs</w:t>
      </w:r>
      <w:r w:rsidRPr="00A835A2">
        <w:t xml:space="preserve"> can be visualized using ‘pyGenomeTracks’</w:t>
      </w:r>
      <w:r w:rsidR="006C3F9B">
        <w:fldChar w:fldCharType="begin"/>
      </w:r>
      <w:r w:rsidR="0081624C">
        <w:instrText xml:space="preserve"> ADDIN ZOTERO_ITEM CSL_CITATION {"citationID":"a1PcdNmo","properties":{"formattedCitation":"\\super 2\\nosupersub{}","plainCitation":"2","noteIndex":0},"citationItems":[{"id":149,"uris":["http://zotero.org/users/11588363/items/R3CABIQ4"],"itemData":{"id":149,"type":"webpage","title":"pyGenomeTracks","URL":"https://github.com/deeptools/pyGenomeTracks/"}}],"schema":"https://github.com/citation-style-language/schema/raw/master/csl-citation.json"} </w:instrText>
      </w:r>
      <w:r w:rsidR="006C3F9B">
        <w:fldChar w:fldCharType="separate"/>
      </w:r>
      <w:r w:rsidR="006C3F9B" w:rsidRPr="006C3F9B">
        <w:rPr>
          <w:rFonts w:ascii="Aptos" w:hAnsi="Aptos" w:cs="Times New Roman"/>
          <w:kern w:val="0"/>
          <w:vertAlign w:val="superscript"/>
        </w:rPr>
        <w:t>2</w:t>
      </w:r>
      <w:r w:rsidR="006C3F9B">
        <w:fldChar w:fldCharType="end"/>
      </w:r>
      <w:r w:rsidRPr="00A835A2">
        <w:t xml:space="preserve"> package. To begin, you need to create a track file that includes contact matrix</w:t>
      </w:r>
      <w:r w:rsidR="00E157C5">
        <w:t xml:space="preserve"> and TAD domain</w:t>
      </w:r>
      <w:r w:rsidR="00CC0996">
        <w:t>s</w:t>
      </w:r>
      <w:r w:rsidRPr="00A835A2">
        <w:t xml:space="preserve">. Below is an example of how to structure your track file, along with the command to plot the </w:t>
      </w:r>
      <w:r w:rsidR="00CC0996">
        <w:t>TADs</w:t>
      </w:r>
      <w:r w:rsidRPr="00A835A2">
        <w:t xml:space="preserve"> using this file.</w:t>
      </w:r>
    </w:p>
    <w:p w14:paraId="6A2380FC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[x-axis]</w:t>
      </w:r>
    </w:p>
    <w:p w14:paraId="6F183356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where = top</w:t>
      </w:r>
    </w:p>
    <w:p w14:paraId="0E766ABF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="100" w:beforeAutospacing="1" w:after="10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  <w:t> </w:t>
      </w:r>
    </w:p>
    <w:p w14:paraId="6FE9E8A4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[spacer]</w:t>
      </w:r>
    </w:p>
    <w:p w14:paraId="7B8ED1D0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="100" w:beforeAutospacing="1" w:after="10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  <w:t> </w:t>
      </w:r>
    </w:p>
    <w:p w14:paraId="31140AAE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[hic matrix]</w:t>
      </w:r>
    </w:p>
    <w:p w14:paraId="68EA8143" w14:textId="4E18F90C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file =</w:t>
      </w:r>
      <w:r w:rsidR="00E87488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 xml:space="preserve"> </w:t>
      </w:r>
      <w:proofErr w:type="spellStart"/>
      <w:proofErr w:type="gramStart"/>
      <w:r w:rsidR="00E87488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matrix</w:t>
      </w: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.cool</w:t>
      </w:r>
      <w:proofErr w:type="spellEnd"/>
      <w:proofErr w:type="gramEnd"/>
    </w:p>
    <w:p w14:paraId="076DCF32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depth = 50000000</w:t>
      </w:r>
    </w:p>
    <w:p w14:paraId="1AB25B34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proofErr w:type="spellStart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file_type</w:t>
      </w:r>
      <w:proofErr w:type="spellEnd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 xml:space="preserve"> = </w:t>
      </w:r>
      <w:proofErr w:type="spellStart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hic_matrix</w:t>
      </w:r>
      <w:proofErr w:type="spellEnd"/>
    </w:p>
    <w:p w14:paraId="4761898B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 xml:space="preserve">colormap = </w:t>
      </w:r>
      <w:proofErr w:type="spellStart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coolwarm</w:t>
      </w:r>
      <w:proofErr w:type="spellEnd"/>
    </w:p>
    <w:p w14:paraId="03E6876B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transform = no</w:t>
      </w:r>
    </w:p>
    <w:p w14:paraId="3DE5D941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proofErr w:type="spellStart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max_value</w:t>
      </w:r>
      <w:proofErr w:type="spellEnd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 xml:space="preserve"> = 1</w:t>
      </w:r>
    </w:p>
    <w:p w14:paraId="35CC7419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proofErr w:type="spellStart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min_value</w:t>
      </w:r>
      <w:proofErr w:type="spellEnd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 xml:space="preserve"> = -1</w:t>
      </w:r>
    </w:p>
    <w:p w14:paraId="7F8EA29E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title = hFG-lib548+lib549_merged-AB matrix</w:t>
      </w:r>
    </w:p>
    <w:p w14:paraId="1E0188CD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="100" w:beforeAutospacing="1" w:after="10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  <w:t> </w:t>
      </w:r>
    </w:p>
    <w:p w14:paraId="3BE9EEA0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[tads]</w:t>
      </w:r>
    </w:p>
    <w:p w14:paraId="187434E9" w14:textId="268E5D34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 xml:space="preserve">file = </w:t>
      </w:r>
      <w:proofErr w:type="spellStart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domains.bed</w:t>
      </w:r>
      <w:proofErr w:type="spellEnd"/>
    </w:p>
    <w:p w14:paraId="3D1E9EBE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display = triangles</w:t>
      </w:r>
    </w:p>
    <w:p w14:paraId="5ABCBF88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proofErr w:type="spellStart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border_color</w:t>
      </w:r>
      <w:proofErr w:type="spellEnd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 xml:space="preserve"> = black</w:t>
      </w:r>
    </w:p>
    <w:p w14:paraId="160C9C73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color = none</w:t>
      </w:r>
    </w:p>
    <w:p w14:paraId="7CDAABA9" w14:textId="77777777" w:rsidR="007D60CB" w:rsidRPr="007D60CB" w:rsidRDefault="007D60CB" w:rsidP="007D60CB">
      <w:pPr>
        <w:numPr>
          <w:ilvl w:val="0"/>
          <w:numId w:val="3"/>
        </w:numPr>
        <w:pBdr>
          <w:left w:val="single" w:sz="18" w:space="0" w:color="6CE26C"/>
        </w:pBdr>
        <w:shd w:val="clear" w:color="auto" w:fill="FFFFFF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proofErr w:type="spellStart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overlay_previous</w:t>
      </w:r>
      <w:proofErr w:type="spellEnd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 xml:space="preserve"> = share-y</w:t>
      </w:r>
    </w:p>
    <w:p w14:paraId="6BF861F6" w14:textId="77777777" w:rsidR="007D60CB" w:rsidRPr="007D60CB" w:rsidRDefault="007D60CB" w:rsidP="002656DB">
      <w:pPr>
        <w:numPr>
          <w:ilvl w:val="0"/>
          <w:numId w:val="3"/>
        </w:numPr>
        <w:pBdr>
          <w:left w:val="single" w:sz="18" w:space="0" w:color="6CE26C"/>
        </w:pBdr>
        <w:shd w:val="clear" w:color="auto" w:fill="F8F8F8"/>
        <w:spacing w:beforeAutospacing="1" w:after="0" w:afterAutospacing="1" w:line="210" w:lineRule="atLeast"/>
        <w:rPr>
          <w:rFonts w:ascii="Consolas" w:eastAsia="Times New Roman" w:hAnsi="Consolas" w:cs="Times New Roman"/>
          <w:color w:val="000000"/>
          <w:kern w:val="0"/>
          <w:sz w:val="18"/>
          <w:szCs w:val="18"/>
          <w14:ligatures w14:val="none"/>
        </w:rPr>
      </w:pPr>
      <w:proofErr w:type="spellStart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>line_width</w:t>
      </w:r>
      <w:proofErr w:type="spellEnd"/>
      <w:r w:rsidRPr="007D60CB">
        <w:rPr>
          <w:rFonts w:ascii="Consolas" w:eastAsia="Times New Roman" w:hAnsi="Consolas" w:cs="Courier New"/>
          <w:color w:val="000000"/>
          <w:kern w:val="0"/>
          <w:sz w:val="18"/>
          <w:szCs w:val="18"/>
          <w:bdr w:val="none" w:sz="0" w:space="0" w:color="auto" w:frame="1"/>
          <w14:ligatures w14:val="none"/>
        </w:rPr>
        <w:t xml:space="preserve"> = 2.5</w:t>
      </w:r>
    </w:p>
    <w:p w14:paraId="0D1ED959" w14:textId="1DB06E91" w:rsidR="00B03564" w:rsidRPr="003808F0" w:rsidRDefault="00B03564" w:rsidP="00B03564">
      <w:pPr>
        <w:pStyle w:val="ListParagraph"/>
        <w:ind w:left="765"/>
        <w:rPr>
          <w:b/>
          <w:bCs/>
        </w:rPr>
      </w:pPr>
      <w:r>
        <w:t xml:space="preserve">Command: </w:t>
      </w:r>
    </w:p>
    <w:p w14:paraId="7384E300" w14:textId="77777777" w:rsidR="00B03564" w:rsidRPr="00A63EBA" w:rsidRDefault="00B03564" w:rsidP="00B03564">
      <w:pPr>
        <w:pStyle w:val="line"/>
        <w:pBdr>
          <w:left w:val="single" w:sz="18" w:space="0" w:color="6CE26C"/>
        </w:pBdr>
        <w:shd w:val="clear" w:color="auto" w:fill="FFFFFF"/>
        <w:spacing w:before="0" w:after="0" w:line="210" w:lineRule="atLeast"/>
        <w:ind w:left="765"/>
        <w:rPr>
          <w:rFonts w:ascii="Consolas" w:hAnsi="Consolas"/>
          <w:color w:val="000000"/>
          <w:sz w:val="20"/>
          <w:szCs w:val="20"/>
        </w:rPr>
      </w:pPr>
      <w:proofErr w:type="spellStart"/>
      <w:r w:rsidRPr="00A63EBA">
        <w:rPr>
          <w:rStyle w:val="HTMLCode"/>
          <w:rFonts w:ascii="Consolas" w:eastAsiaTheme="majorEastAsia" w:hAnsi="Consolas"/>
          <w:color w:val="000000"/>
          <w:bdr w:val="none" w:sz="0" w:space="0" w:color="auto" w:frame="1"/>
        </w:rPr>
        <w:t>pyGenomeTracks</w:t>
      </w:r>
      <w:proofErr w:type="spellEnd"/>
      <w:r w:rsidRPr="00A63EBA">
        <w:rPr>
          <w:rStyle w:val="HTMLCode"/>
          <w:rFonts w:ascii="Consolas" w:eastAsiaTheme="majorEastAsia" w:hAnsi="Consolas"/>
          <w:color w:val="000000"/>
          <w:bdr w:val="none" w:sz="0" w:space="0" w:color="auto" w:frame="1"/>
        </w:rPr>
        <w:t xml:space="preserve"> </w:t>
      </w:r>
      <w:r w:rsidRPr="00A63EBA">
        <w:rPr>
          <w:rStyle w:val="HTMLCode"/>
          <w:rFonts w:ascii="Consolas" w:eastAsiaTheme="majorEastAsia" w:hAnsi="Consolas"/>
          <w:b/>
          <w:bCs/>
          <w:color w:val="006699"/>
          <w:bdr w:val="none" w:sz="0" w:space="0" w:color="auto" w:frame="1"/>
        </w:rPr>
        <w:t>--</w:t>
      </w:r>
      <w:r w:rsidRPr="00A63EBA">
        <w:rPr>
          <w:rStyle w:val="HTMLCode"/>
          <w:rFonts w:ascii="Consolas" w:eastAsiaTheme="majorEastAsia" w:hAnsi="Consolas"/>
          <w:color w:val="000000"/>
          <w:bdr w:val="none" w:sz="0" w:space="0" w:color="auto" w:frame="1"/>
        </w:rPr>
        <w:t xml:space="preserve">tracks tracks.ini </w:t>
      </w:r>
      <w:r w:rsidRPr="00A63EBA">
        <w:rPr>
          <w:rStyle w:val="HTMLCode"/>
          <w:rFonts w:ascii="Consolas" w:eastAsiaTheme="majorEastAsia" w:hAnsi="Consolas"/>
          <w:b/>
          <w:bCs/>
          <w:color w:val="006699"/>
          <w:bdr w:val="none" w:sz="0" w:space="0" w:color="auto" w:frame="1"/>
        </w:rPr>
        <w:t>--</w:t>
      </w:r>
      <w:r w:rsidRPr="00A63EBA">
        <w:rPr>
          <w:rStyle w:val="HTMLCode"/>
          <w:rFonts w:ascii="Consolas" w:eastAsiaTheme="majorEastAsia" w:hAnsi="Consolas"/>
          <w:color w:val="000000"/>
          <w:bdr w:val="none" w:sz="0" w:space="0" w:color="auto" w:frame="1"/>
        </w:rPr>
        <w:t xml:space="preserve">region </w:t>
      </w:r>
      <w:proofErr w:type="spellStart"/>
      <w:proofErr w:type="gramStart"/>
      <w:r w:rsidRPr="00A63EBA">
        <w:rPr>
          <w:rStyle w:val="HTMLCode"/>
          <w:rFonts w:ascii="Consolas" w:eastAsiaTheme="majorEastAsia" w:hAnsi="Consolas"/>
          <w:color w:val="FF1493"/>
          <w:bdr w:val="none" w:sz="0" w:space="0" w:color="auto" w:frame="1"/>
        </w:rPr>
        <w:t>CHR</w:t>
      </w:r>
      <w:r w:rsidRPr="00A63EBA">
        <w:rPr>
          <w:rStyle w:val="HTMLCode"/>
          <w:rFonts w:ascii="Consolas" w:eastAsiaTheme="majorEastAsia" w:hAnsi="Consolas"/>
          <w:color w:val="000000"/>
          <w:bdr w:val="none" w:sz="0" w:space="0" w:color="auto" w:frame="1"/>
        </w:rPr>
        <w:t>:star</w:t>
      </w:r>
      <w:proofErr w:type="gramEnd"/>
      <w:r w:rsidRPr="00A63EBA">
        <w:rPr>
          <w:rStyle w:val="HTMLCode"/>
          <w:rFonts w:ascii="Consolas" w:eastAsiaTheme="majorEastAsia" w:hAnsi="Consolas"/>
          <w:b/>
          <w:bCs/>
          <w:color w:val="006699"/>
          <w:bdr w:val="none" w:sz="0" w:space="0" w:color="auto" w:frame="1"/>
        </w:rPr>
        <w:t>-</w:t>
      </w:r>
      <w:r w:rsidRPr="00A63EBA">
        <w:rPr>
          <w:rStyle w:val="HTMLCode"/>
          <w:rFonts w:ascii="Consolas" w:eastAsiaTheme="majorEastAsia" w:hAnsi="Consolas"/>
          <w:color w:val="000000"/>
          <w:bdr w:val="none" w:sz="0" w:space="0" w:color="auto" w:frame="1"/>
        </w:rPr>
        <w:t>end</w:t>
      </w:r>
      <w:proofErr w:type="spellEnd"/>
      <w:r w:rsidRPr="00A63EBA">
        <w:rPr>
          <w:rStyle w:val="HTMLCode"/>
          <w:rFonts w:ascii="Consolas" w:eastAsiaTheme="majorEastAsia" w:hAnsi="Consolas"/>
          <w:color w:val="000000"/>
          <w:bdr w:val="none" w:sz="0" w:space="0" w:color="auto" w:frame="1"/>
        </w:rPr>
        <w:t xml:space="preserve"> </w:t>
      </w:r>
      <w:r w:rsidRPr="00A63EBA">
        <w:rPr>
          <w:rStyle w:val="HTMLCode"/>
          <w:rFonts w:ascii="Consolas" w:eastAsiaTheme="majorEastAsia" w:hAnsi="Consolas"/>
          <w:b/>
          <w:bCs/>
          <w:color w:val="006699"/>
          <w:bdr w:val="none" w:sz="0" w:space="0" w:color="auto" w:frame="1"/>
        </w:rPr>
        <w:t>--</w:t>
      </w:r>
      <w:proofErr w:type="spellStart"/>
      <w:r w:rsidRPr="00A63EBA">
        <w:rPr>
          <w:rStyle w:val="HTMLCode"/>
          <w:rFonts w:ascii="Consolas" w:eastAsiaTheme="majorEastAsia" w:hAnsi="Consolas"/>
          <w:color w:val="000000"/>
          <w:bdr w:val="none" w:sz="0" w:space="0" w:color="auto" w:frame="1"/>
        </w:rPr>
        <w:t>outFileName</w:t>
      </w:r>
      <w:proofErr w:type="spellEnd"/>
      <w:r w:rsidRPr="00A63EBA">
        <w:rPr>
          <w:rStyle w:val="HTMLCode"/>
          <w:rFonts w:ascii="Consolas" w:eastAsiaTheme="majorEastAsia" w:hAnsi="Consolas"/>
          <w:color w:val="000000"/>
          <w:bdr w:val="none" w:sz="0" w:space="0" w:color="auto" w:frame="1"/>
        </w:rPr>
        <w:t xml:space="preserve"> out.png</w:t>
      </w:r>
    </w:p>
    <w:p w14:paraId="756EC9EA" w14:textId="2733AEA2" w:rsidR="00145729" w:rsidRPr="004D3314" w:rsidRDefault="15A1B015">
      <w:r>
        <w:br w:type="page"/>
      </w:r>
      <w:r w:rsidR="000F07C4" w:rsidRPr="000F07C4">
        <w:rPr>
          <w:b/>
          <w:bCs/>
        </w:rPr>
        <w:lastRenderedPageBreak/>
        <w:t>References:</w:t>
      </w:r>
    </w:p>
    <w:p w14:paraId="784AF0A3" w14:textId="77777777" w:rsidR="0081624C" w:rsidRPr="0081624C" w:rsidRDefault="000F07C4" w:rsidP="0081624C">
      <w:pPr>
        <w:pStyle w:val="Bibliography"/>
        <w:rPr>
          <w:rFonts w:ascii="Aptos" w:hAnsi="Aptos" w:cs="Times New Roman"/>
          <w:kern w:val="0"/>
        </w:rPr>
      </w:pPr>
      <w:r>
        <w:fldChar w:fldCharType="begin"/>
      </w:r>
      <w:r w:rsidR="0081624C">
        <w:instrText xml:space="preserve"> ADDIN ZOTERO_BIBL {"uncited":[],"omitted":[],"custom":[]} CSL_BIBLIOGRAPHY </w:instrText>
      </w:r>
      <w:r>
        <w:fldChar w:fldCharType="separate"/>
      </w:r>
      <w:r w:rsidR="0081624C" w:rsidRPr="0081624C">
        <w:rPr>
          <w:rFonts w:ascii="Aptos" w:hAnsi="Aptos" w:cs="Times New Roman"/>
          <w:kern w:val="0"/>
        </w:rPr>
        <w:t>1.</w:t>
      </w:r>
      <w:r w:rsidR="0081624C" w:rsidRPr="0081624C">
        <w:rPr>
          <w:rFonts w:ascii="Aptos" w:hAnsi="Aptos" w:cs="Times New Roman"/>
          <w:kern w:val="0"/>
        </w:rPr>
        <w:tab/>
      </w:r>
      <w:proofErr w:type="spellStart"/>
      <w:r w:rsidR="0081624C" w:rsidRPr="0081624C">
        <w:rPr>
          <w:rFonts w:ascii="Aptos" w:hAnsi="Aptos" w:cs="Times New Roman"/>
          <w:kern w:val="0"/>
        </w:rPr>
        <w:t>TADbit</w:t>
      </w:r>
      <w:proofErr w:type="spellEnd"/>
      <w:r w:rsidR="0081624C" w:rsidRPr="0081624C">
        <w:rPr>
          <w:rFonts w:ascii="Aptos" w:hAnsi="Aptos" w:cs="Times New Roman"/>
          <w:kern w:val="0"/>
        </w:rPr>
        <w:t>. https://github.com/3DGenomes/TADbit.</w:t>
      </w:r>
    </w:p>
    <w:p w14:paraId="6DFEA7FB" w14:textId="77777777" w:rsidR="0081624C" w:rsidRPr="0081624C" w:rsidRDefault="0081624C" w:rsidP="0081624C">
      <w:pPr>
        <w:pStyle w:val="Bibliography"/>
        <w:rPr>
          <w:rFonts w:ascii="Aptos" w:hAnsi="Aptos" w:cs="Times New Roman"/>
          <w:kern w:val="0"/>
        </w:rPr>
      </w:pPr>
      <w:r w:rsidRPr="0081624C">
        <w:rPr>
          <w:rFonts w:ascii="Aptos" w:hAnsi="Aptos" w:cs="Times New Roman"/>
          <w:kern w:val="0"/>
        </w:rPr>
        <w:t>2.</w:t>
      </w:r>
      <w:r w:rsidRPr="0081624C">
        <w:rPr>
          <w:rFonts w:ascii="Aptos" w:hAnsi="Aptos" w:cs="Times New Roman"/>
          <w:kern w:val="0"/>
        </w:rPr>
        <w:tab/>
      </w:r>
      <w:proofErr w:type="spellStart"/>
      <w:r w:rsidRPr="0081624C">
        <w:rPr>
          <w:rFonts w:ascii="Aptos" w:hAnsi="Aptos" w:cs="Times New Roman"/>
          <w:kern w:val="0"/>
        </w:rPr>
        <w:t>pyGenomeTracks</w:t>
      </w:r>
      <w:proofErr w:type="spellEnd"/>
      <w:r w:rsidRPr="0081624C">
        <w:rPr>
          <w:rFonts w:ascii="Aptos" w:hAnsi="Aptos" w:cs="Times New Roman"/>
          <w:kern w:val="0"/>
        </w:rPr>
        <w:t>. https://github.com/deeptools/pyGenomeTracks/.</w:t>
      </w:r>
    </w:p>
    <w:p w14:paraId="0CB9C163" w14:textId="4981DD3F" w:rsidR="000F07C4" w:rsidRPr="000F07C4" w:rsidRDefault="000F07C4">
      <w:pPr>
        <w:rPr>
          <w:b/>
          <w:bCs/>
        </w:rPr>
      </w:pPr>
      <w:r>
        <w:rPr>
          <w:b/>
          <w:bCs/>
        </w:rPr>
        <w:fldChar w:fldCharType="end"/>
      </w:r>
    </w:p>
    <w:sectPr w:rsidR="000F07C4" w:rsidRPr="000F07C4" w:rsidSect="00403A53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EFD11D1"/>
    <w:multiLevelType w:val="multilevel"/>
    <w:tmpl w:val="51D01E5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63674016"/>
    <w:multiLevelType w:val="hybridMultilevel"/>
    <w:tmpl w:val="09706D92"/>
    <w:lvl w:ilvl="0" w:tplc="E0024F3A">
      <w:start w:val="1"/>
      <w:numFmt w:val="decimal"/>
      <w:lvlText w:val="%1)"/>
      <w:lvlJc w:val="left"/>
      <w:pPr>
        <w:ind w:left="720" w:hanging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59434E1"/>
    <w:multiLevelType w:val="multilevel"/>
    <w:tmpl w:val="B26EC6AC"/>
    <w:lvl w:ilvl="0">
      <w:start w:val="1"/>
      <w:numFmt w:val="decimal"/>
      <w:lvlText w:val="%1."/>
      <w:lvlJc w:val="left"/>
      <w:pPr>
        <w:tabs>
          <w:tab w:val="num" w:pos="1125"/>
        </w:tabs>
        <w:ind w:left="1125" w:hanging="360"/>
      </w:pPr>
    </w:lvl>
    <w:lvl w:ilvl="1" w:tentative="1">
      <w:start w:val="1"/>
      <w:numFmt w:val="decimal"/>
      <w:lvlText w:val="%2."/>
      <w:lvlJc w:val="left"/>
      <w:pPr>
        <w:tabs>
          <w:tab w:val="num" w:pos="1845"/>
        </w:tabs>
        <w:ind w:left="1845" w:hanging="360"/>
      </w:pPr>
    </w:lvl>
    <w:lvl w:ilvl="2" w:tentative="1">
      <w:start w:val="1"/>
      <w:numFmt w:val="decimal"/>
      <w:lvlText w:val="%3."/>
      <w:lvlJc w:val="left"/>
      <w:pPr>
        <w:tabs>
          <w:tab w:val="num" w:pos="2565"/>
        </w:tabs>
        <w:ind w:left="2565" w:hanging="360"/>
      </w:pPr>
    </w:lvl>
    <w:lvl w:ilvl="3" w:tentative="1">
      <w:start w:val="1"/>
      <w:numFmt w:val="decimal"/>
      <w:lvlText w:val="%4."/>
      <w:lvlJc w:val="left"/>
      <w:pPr>
        <w:tabs>
          <w:tab w:val="num" w:pos="3285"/>
        </w:tabs>
        <w:ind w:left="3285" w:hanging="360"/>
      </w:pPr>
    </w:lvl>
    <w:lvl w:ilvl="4" w:tentative="1">
      <w:start w:val="1"/>
      <w:numFmt w:val="decimal"/>
      <w:lvlText w:val="%5."/>
      <w:lvlJc w:val="left"/>
      <w:pPr>
        <w:tabs>
          <w:tab w:val="num" w:pos="4005"/>
        </w:tabs>
        <w:ind w:left="4005" w:hanging="360"/>
      </w:pPr>
    </w:lvl>
    <w:lvl w:ilvl="5" w:tentative="1">
      <w:start w:val="1"/>
      <w:numFmt w:val="decimal"/>
      <w:lvlText w:val="%6."/>
      <w:lvlJc w:val="left"/>
      <w:pPr>
        <w:tabs>
          <w:tab w:val="num" w:pos="4725"/>
        </w:tabs>
        <w:ind w:left="4725" w:hanging="360"/>
      </w:pPr>
    </w:lvl>
    <w:lvl w:ilvl="6" w:tentative="1">
      <w:start w:val="1"/>
      <w:numFmt w:val="decimal"/>
      <w:lvlText w:val="%7."/>
      <w:lvlJc w:val="left"/>
      <w:pPr>
        <w:tabs>
          <w:tab w:val="num" w:pos="5445"/>
        </w:tabs>
        <w:ind w:left="5445" w:hanging="360"/>
      </w:pPr>
    </w:lvl>
    <w:lvl w:ilvl="7" w:tentative="1">
      <w:start w:val="1"/>
      <w:numFmt w:val="decimal"/>
      <w:lvlText w:val="%8."/>
      <w:lvlJc w:val="left"/>
      <w:pPr>
        <w:tabs>
          <w:tab w:val="num" w:pos="6165"/>
        </w:tabs>
        <w:ind w:left="6165" w:hanging="360"/>
      </w:pPr>
    </w:lvl>
    <w:lvl w:ilvl="8" w:tentative="1">
      <w:start w:val="1"/>
      <w:numFmt w:val="decimal"/>
      <w:lvlText w:val="%9."/>
      <w:lvlJc w:val="left"/>
      <w:pPr>
        <w:tabs>
          <w:tab w:val="num" w:pos="6885"/>
        </w:tabs>
        <w:ind w:left="6885" w:hanging="360"/>
      </w:pPr>
    </w:lvl>
  </w:abstractNum>
  <w:num w:numId="1" w16cid:durableId="630674240">
    <w:abstractNumId w:val="1"/>
  </w:num>
  <w:num w:numId="2" w16cid:durableId="383413978">
    <w:abstractNumId w:val="0"/>
  </w:num>
  <w:num w:numId="3" w16cid:durableId="79714640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0F8C"/>
    <w:rsid w:val="000120C5"/>
    <w:rsid w:val="00032D47"/>
    <w:rsid w:val="000537D8"/>
    <w:rsid w:val="0007074D"/>
    <w:rsid w:val="000B3FC5"/>
    <w:rsid w:val="000C56FC"/>
    <w:rsid w:val="000F07C4"/>
    <w:rsid w:val="000F1B8B"/>
    <w:rsid w:val="0012161C"/>
    <w:rsid w:val="00135D6A"/>
    <w:rsid w:val="00145729"/>
    <w:rsid w:val="00156198"/>
    <w:rsid w:val="001739F9"/>
    <w:rsid w:val="001A2FD5"/>
    <w:rsid w:val="001A5310"/>
    <w:rsid w:val="001A53BE"/>
    <w:rsid w:val="001C1B7F"/>
    <w:rsid w:val="001F194B"/>
    <w:rsid w:val="00240120"/>
    <w:rsid w:val="002656DB"/>
    <w:rsid w:val="002A316E"/>
    <w:rsid w:val="002E25CA"/>
    <w:rsid w:val="0031321D"/>
    <w:rsid w:val="00315990"/>
    <w:rsid w:val="00335FB9"/>
    <w:rsid w:val="00336BBD"/>
    <w:rsid w:val="00360FA3"/>
    <w:rsid w:val="003F2A40"/>
    <w:rsid w:val="00403A53"/>
    <w:rsid w:val="00404AF1"/>
    <w:rsid w:val="00407FAD"/>
    <w:rsid w:val="004178CB"/>
    <w:rsid w:val="00465491"/>
    <w:rsid w:val="004660D6"/>
    <w:rsid w:val="004A567E"/>
    <w:rsid w:val="004D1748"/>
    <w:rsid w:val="004D3314"/>
    <w:rsid w:val="005068B5"/>
    <w:rsid w:val="00537CFE"/>
    <w:rsid w:val="00550600"/>
    <w:rsid w:val="006104DB"/>
    <w:rsid w:val="006116E4"/>
    <w:rsid w:val="00637C5A"/>
    <w:rsid w:val="0064299D"/>
    <w:rsid w:val="00667B34"/>
    <w:rsid w:val="0068373D"/>
    <w:rsid w:val="00690DAB"/>
    <w:rsid w:val="00697C6D"/>
    <w:rsid w:val="006C3140"/>
    <w:rsid w:val="006C3F9B"/>
    <w:rsid w:val="006E6F3C"/>
    <w:rsid w:val="00716E56"/>
    <w:rsid w:val="00742126"/>
    <w:rsid w:val="00745063"/>
    <w:rsid w:val="00751AB1"/>
    <w:rsid w:val="00756EF5"/>
    <w:rsid w:val="007A3DE9"/>
    <w:rsid w:val="007B2022"/>
    <w:rsid w:val="007C5CE5"/>
    <w:rsid w:val="007D1B21"/>
    <w:rsid w:val="007D485B"/>
    <w:rsid w:val="007D60CB"/>
    <w:rsid w:val="007E2020"/>
    <w:rsid w:val="008115E7"/>
    <w:rsid w:val="0081515E"/>
    <w:rsid w:val="0081624C"/>
    <w:rsid w:val="008405F1"/>
    <w:rsid w:val="00847346"/>
    <w:rsid w:val="008B7AB6"/>
    <w:rsid w:val="008F56BA"/>
    <w:rsid w:val="008F7EC0"/>
    <w:rsid w:val="00940327"/>
    <w:rsid w:val="00992ABC"/>
    <w:rsid w:val="009A24D8"/>
    <w:rsid w:val="009B0E00"/>
    <w:rsid w:val="009B3270"/>
    <w:rsid w:val="009D236A"/>
    <w:rsid w:val="00A07E3C"/>
    <w:rsid w:val="00A172CE"/>
    <w:rsid w:val="00A37659"/>
    <w:rsid w:val="00A622FD"/>
    <w:rsid w:val="00A62468"/>
    <w:rsid w:val="00A66F0D"/>
    <w:rsid w:val="00A835A2"/>
    <w:rsid w:val="00A9529C"/>
    <w:rsid w:val="00A95B88"/>
    <w:rsid w:val="00AC4656"/>
    <w:rsid w:val="00AD09A7"/>
    <w:rsid w:val="00B03564"/>
    <w:rsid w:val="00B1699D"/>
    <w:rsid w:val="00B36D97"/>
    <w:rsid w:val="00B55E5B"/>
    <w:rsid w:val="00B63BD0"/>
    <w:rsid w:val="00B8647E"/>
    <w:rsid w:val="00BD6D6F"/>
    <w:rsid w:val="00BE0031"/>
    <w:rsid w:val="00BE5849"/>
    <w:rsid w:val="00BF37AA"/>
    <w:rsid w:val="00C26464"/>
    <w:rsid w:val="00C40F8C"/>
    <w:rsid w:val="00C47075"/>
    <w:rsid w:val="00C835FA"/>
    <w:rsid w:val="00C97765"/>
    <w:rsid w:val="00CC0996"/>
    <w:rsid w:val="00CF32C9"/>
    <w:rsid w:val="00D0333A"/>
    <w:rsid w:val="00D0759C"/>
    <w:rsid w:val="00D2181E"/>
    <w:rsid w:val="00D40F33"/>
    <w:rsid w:val="00D5136F"/>
    <w:rsid w:val="00DF271A"/>
    <w:rsid w:val="00E059CB"/>
    <w:rsid w:val="00E12EA5"/>
    <w:rsid w:val="00E157C5"/>
    <w:rsid w:val="00E24CAA"/>
    <w:rsid w:val="00E87488"/>
    <w:rsid w:val="00EE770E"/>
    <w:rsid w:val="00F73A03"/>
    <w:rsid w:val="00FB2359"/>
    <w:rsid w:val="00FC5FED"/>
    <w:rsid w:val="15A1B0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A8FB1E2"/>
  <w15:chartTrackingRefBased/>
  <w15:docId w15:val="{C0329F2C-EE16-4C89-9B64-47EA575531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E2020"/>
    <w:pPr>
      <w:spacing w:line="278" w:lineRule="auto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C40F8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C40F8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C40F8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40F8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40F8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40F8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40F8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40F8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40F8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C40F8C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C40F8C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C40F8C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C40F8C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C40F8C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C40F8C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C40F8C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C40F8C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C40F8C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C40F8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40F8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40F8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C40F8C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C40F8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C40F8C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C40F8C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C40F8C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40F8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C40F8C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C40F8C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64299D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4299D"/>
    <w:rPr>
      <w:color w:val="605E5C"/>
      <w:shd w:val="clear" w:color="auto" w:fill="E1DFDD"/>
    </w:rPr>
  </w:style>
  <w:style w:type="paragraph" w:customStyle="1" w:styleId="line">
    <w:name w:val="line"/>
    <w:basedOn w:val="Normal"/>
    <w:rsid w:val="005068B5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5068B5"/>
    <w:rPr>
      <w:rFonts w:ascii="Courier New" w:eastAsia="Times New Roman" w:hAnsi="Courier New" w:cs="Courier New"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rsid w:val="000F07C4"/>
    <w:pPr>
      <w:tabs>
        <w:tab w:val="left" w:pos="264"/>
      </w:tabs>
      <w:spacing w:after="0" w:line="480" w:lineRule="auto"/>
      <w:ind w:left="264" w:hanging="264"/>
    </w:pPr>
  </w:style>
  <w:style w:type="character" w:styleId="FollowedHyperlink">
    <w:name w:val="FollowedHyperlink"/>
    <w:basedOn w:val="DefaultParagraphFont"/>
    <w:uiPriority w:val="99"/>
    <w:semiHidden/>
    <w:unhideWhenUsed/>
    <w:rsid w:val="00637C5A"/>
    <w:rPr>
      <w:color w:val="96607D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3212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39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pennstateoffice365-my.sharepoint.com/:w:/g/personal/spg5958_psu_edu/Eft8_zYvRE9Nqs2ADW3KdtMBbon0lrsGOVJG6IIp-ZEQ1w?e=fu9bFF" TargetMode="Externa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hyperlink" Target="https://github.com/spg5958/micro_c_analysis_Iwafuchi_lab-github_repo/blob/main/scripts/call_tads_tadbit.py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1B150F73779E5449FD261D05FD53DBF" ma:contentTypeVersion="12" ma:contentTypeDescription="Create a new document." ma:contentTypeScope="" ma:versionID="c925a22006c0a57ba82e4afb86f8f010">
  <xsd:schema xmlns:xsd="http://www.w3.org/2001/XMLSchema" xmlns:xs="http://www.w3.org/2001/XMLSchema" xmlns:p="http://schemas.microsoft.com/office/2006/metadata/properties" xmlns:ns3="b3fe1859-cc6e-4fa6-abce-983e4c3659ed" targetNamespace="http://schemas.microsoft.com/office/2006/metadata/properties" ma:root="true" ma:fieldsID="6ff968f848268ceac0fb71e59ef52213" ns3:_="">
    <xsd:import namespace="b3fe1859-cc6e-4fa6-abce-983e4c3659ed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_activity" minOccurs="0"/>
                <xsd:element ref="ns3:MediaServiceDateTaken" minOccurs="0"/>
                <xsd:element ref="ns3:MediaServiceAutoTags" minOccurs="0"/>
                <xsd:element ref="ns3:MediaLengthInSeconds" minOccurs="0"/>
                <xsd:element ref="ns3:MediaServiceObjectDetectorVersion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3fe1859-cc6e-4fa6-abce-983e4c3659e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_activity" ma:index="10" nillable="true" ma:displayName="_activity" ma:hidden="true" ma:internalName="_activity">
      <xsd:simpleType>
        <xsd:restriction base="dms:Note"/>
      </xsd:simpleType>
    </xsd:element>
    <xsd:element name="MediaServiceDateTaken" ma:index="1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LengthInSeconds" ma:index="13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bjectDetectorVersions" ma:index="1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OCR" ma:index="15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6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7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SystemTags" ma:index="18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19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b3fe1859-cc6e-4fa6-abce-983e4c3659ed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21CFE296-1E11-4FFF-8717-FD21B52BD90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3fe1859-cc6e-4fa6-abce-983e4c3659e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6D393729-8B19-4799-9CDC-C68F6617B938}">
  <ds:schemaRefs>
    <ds:schemaRef ds:uri="http://schemas.microsoft.com/office/2006/metadata/properties"/>
    <ds:schemaRef ds:uri="http://schemas.microsoft.com/office/infopath/2007/PartnerControls"/>
    <ds:schemaRef ds:uri="b3fe1859-cc6e-4fa6-abce-983e4c3659ed"/>
  </ds:schemaRefs>
</ds:datastoreItem>
</file>

<file path=customXml/itemProps3.xml><?xml version="1.0" encoding="utf-8"?>
<ds:datastoreItem xmlns:ds="http://schemas.openxmlformats.org/officeDocument/2006/customXml" ds:itemID="{1DEDC30E-10EF-4C98-985F-259E21975221}">
  <ds:schemaRefs>
    <ds:schemaRef ds:uri="http://schemas.microsoft.com/sharepoint/v3/contenttype/forms"/>
  </ds:schemaRefs>
</ds:datastoreItem>
</file>

<file path=docMetadata/LabelInfo.xml><?xml version="1.0" encoding="utf-8"?>
<clbl:labelList xmlns:clbl="http://schemas.microsoft.com/office/2020/mipLabelMetadata">
  <clbl:label id="{7cf48d45-3ddb-4389-a9c1-c115526eb52e}" enabled="0" method="" siteId="{7cf48d45-3ddb-4389-a9c1-c115526eb52e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9</TotalTime>
  <Pages>2</Pages>
  <Words>450</Words>
  <Characters>2567</Characters>
  <Application>Microsoft Office Word</Application>
  <DocSecurity>0</DocSecurity>
  <Lines>21</Lines>
  <Paragraphs>6</Paragraphs>
  <ScaleCrop>false</ScaleCrop>
  <Company/>
  <LinksUpToDate>false</LinksUpToDate>
  <CharactersWithSpaces>3011</CharactersWithSpaces>
  <SharedDoc>false</SharedDoc>
  <HLinks>
    <vt:vector size="6" baseType="variant">
      <vt:variant>
        <vt:i4>4259959</vt:i4>
      </vt:variant>
      <vt:variant>
        <vt:i4>3</vt:i4>
      </vt:variant>
      <vt:variant>
        <vt:i4>0</vt:i4>
      </vt:variant>
      <vt:variant>
        <vt:i4>5</vt:i4>
      </vt:variant>
      <vt:variant>
        <vt:lpwstr>https://github.com/spg5958/micro_c_analysis_Iwafuchi_lab-github_repo/blob/main/scripts/call_tads_tadbit.py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hule, Siddharth Sambhaji</dc:creator>
  <cp:keywords/>
  <dc:description/>
  <cp:lastModifiedBy>Ghule, Siddharth Sambhaji</cp:lastModifiedBy>
  <cp:revision>82</cp:revision>
  <dcterms:created xsi:type="dcterms:W3CDTF">2024-03-04T05:12:00Z</dcterms:created>
  <dcterms:modified xsi:type="dcterms:W3CDTF">2024-03-05T16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1B150F73779E5449FD261D05FD53DBF</vt:lpwstr>
  </property>
  <property fmtid="{D5CDD505-2E9C-101B-9397-08002B2CF9AE}" pid="3" name="ZOTERO_PREF_1">
    <vt:lpwstr>&lt;data data-version="3" zotero-version="6.0.33"&gt;&lt;session id="vgtR2HTs"/&gt;&lt;style id="http://www.zotero.org/styles/nature" hasBibliography="1" bibliographyStyleHasBeenSet="1"/&gt;&lt;prefs&gt;&lt;pref name="fieldType" value="Field"/&gt;&lt;pref name="automaticJournalAbbreviati</vt:lpwstr>
  </property>
  <property fmtid="{D5CDD505-2E9C-101B-9397-08002B2CF9AE}" pid="4" name="ZOTERO_PREF_2">
    <vt:lpwstr>ons" value="true"/&gt;&lt;/prefs&gt;&lt;/data&gt;</vt:lpwstr>
  </property>
</Properties>
</file>